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393A" w:rsidRPr="007712E7" w:rsidRDefault="00741E90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741E90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741E90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A8393A" w:rsidRDefault="00741E90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3D406F" w:rsidRDefault="00741E90" w:rsidP="0068046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927">
        <w:rPr>
          <w:rFonts w:ascii="Times New Roman" w:hAnsi="Times New Roman" w:cs="Times New Roman"/>
          <w:b/>
          <w:sz w:val="24"/>
          <w:szCs w:val="24"/>
        </w:rPr>
        <w:t xml:space="preserve">University Transfer </w:t>
      </w:r>
      <w:r w:rsidR="00FC6704">
        <w:rPr>
          <w:rFonts w:ascii="Times New Roman" w:hAnsi="Times New Roman" w:cs="Times New Roman"/>
          <w:b/>
          <w:sz w:val="24"/>
          <w:szCs w:val="24"/>
        </w:rPr>
        <w:t>Essay</w:t>
      </w:r>
      <w:bookmarkStart w:id="0" w:name="_GoBack"/>
      <w:bookmarkEnd w:id="0"/>
    </w:p>
    <w:p w:rsidR="004C5DD8" w:rsidRDefault="00B6373A" w:rsidP="006804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</w:t>
      </w:r>
      <w:r w:rsidR="00741E90" w:rsidRPr="00680465">
        <w:rPr>
          <w:rFonts w:ascii="Times New Roman" w:hAnsi="Times New Roman" w:cs="Times New Roman"/>
          <w:sz w:val="24"/>
          <w:szCs w:val="24"/>
        </w:rPr>
        <w:t>I was a member of a fun loving, broad minded family.</w:t>
      </w:r>
      <w:r w:rsidR="00741E90">
        <w:rPr>
          <w:rFonts w:ascii="Times New Roman" w:hAnsi="Times New Roman" w:cs="Times New Roman"/>
          <w:sz w:val="24"/>
          <w:szCs w:val="24"/>
        </w:rPr>
        <w:t xml:space="preserve"> My parents were well educated and </w:t>
      </w:r>
      <w:r w:rsidR="00CE5B63">
        <w:rPr>
          <w:rFonts w:ascii="Times New Roman" w:hAnsi="Times New Roman" w:cs="Times New Roman"/>
          <w:sz w:val="24"/>
          <w:szCs w:val="24"/>
        </w:rPr>
        <w:t xml:space="preserve">had a huge social circle that consisted of Americans from various backgrounds. I grew up feeling open </w:t>
      </w:r>
      <w:r w:rsidR="00EF1E8E">
        <w:rPr>
          <w:rFonts w:ascii="Times New Roman" w:hAnsi="Times New Roman" w:cs="Times New Roman"/>
          <w:sz w:val="24"/>
          <w:szCs w:val="24"/>
        </w:rPr>
        <w:t>towards</w:t>
      </w:r>
      <w:r w:rsidR="00CE5B63">
        <w:rPr>
          <w:rFonts w:ascii="Times New Roman" w:hAnsi="Times New Roman" w:cs="Times New Roman"/>
          <w:sz w:val="24"/>
          <w:szCs w:val="24"/>
        </w:rPr>
        <w:t xml:space="preserve"> new ideas and concepts. But </w:t>
      </w:r>
      <w:r w:rsidR="00EF1E8E">
        <w:rPr>
          <w:rFonts w:ascii="Times New Roman" w:hAnsi="Times New Roman" w:cs="Times New Roman"/>
          <w:sz w:val="24"/>
          <w:szCs w:val="24"/>
        </w:rPr>
        <w:t xml:space="preserve">things were little different at my Grandparent’s house. I remember </w:t>
      </w:r>
      <w:r w:rsidR="006C6D4A">
        <w:rPr>
          <w:rFonts w:ascii="Times New Roman" w:hAnsi="Times New Roman" w:cs="Times New Roman"/>
          <w:sz w:val="24"/>
          <w:szCs w:val="24"/>
        </w:rPr>
        <w:t>visiting them in San D</w:t>
      </w:r>
      <w:r w:rsidR="006C6D4A" w:rsidRPr="006C6D4A">
        <w:rPr>
          <w:rFonts w:ascii="Times New Roman" w:hAnsi="Times New Roman" w:cs="Times New Roman"/>
          <w:sz w:val="24"/>
          <w:szCs w:val="24"/>
        </w:rPr>
        <w:t>iego</w:t>
      </w:r>
      <w:r w:rsidR="006C6D4A">
        <w:rPr>
          <w:rFonts w:ascii="Times New Roman" w:hAnsi="Times New Roman" w:cs="Times New Roman"/>
          <w:sz w:val="24"/>
          <w:szCs w:val="24"/>
        </w:rPr>
        <w:t xml:space="preserve"> during</w:t>
      </w:r>
      <w:r w:rsidR="001E4C17">
        <w:rPr>
          <w:rFonts w:ascii="Times New Roman" w:hAnsi="Times New Roman" w:cs="Times New Roman"/>
          <w:sz w:val="24"/>
          <w:szCs w:val="24"/>
        </w:rPr>
        <w:t xml:space="preserve"> my</w:t>
      </w:r>
      <w:r w:rsidR="006C6D4A">
        <w:rPr>
          <w:rFonts w:ascii="Times New Roman" w:hAnsi="Times New Roman" w:cs="Times New Roman"/>
          <w:sz w:val="24"/>
          <w:szCs w:val="24"/>
        </w:rPr>
        <w:t xml:space="preserve"> vacations and getting exposed to ideas like "Never hire a Muslim</w:t>
      </w:r>
      <w:r w:rsidR="005D3F13">
        <w:rPr>
          <w:rFonts w:ascii="Times New Roman" w:hAnsi="Times New Roman" w:cs="Times New Roman"/>
          <w:sz w:val="24"/>
          <w:szCs w:val="24"/>
        </w:rPr>
        <w:t>," or don't be their friends, they are not nice people.</w:t>
      </w:r>
      <w:r w:rsidR="004C436B">
        <w:rPr>
          <w:rFonts w:ascii="Times New Roman" w:hAnsi="Times New Roman" w:cs="Times New Roman"/>
          <w:sz w:val="24"/>
          <w:szCs w:val="24"/>
        </w:rPr>
        <w:t xml:space="preserve"> Once he entered home feeling extremely proud that he didn't hire a qualified Muslim in his construction company and that Muslim </w:t>
      </w:r>
      <w:r w:rsidR="00741E90">
        <w:rPr>
          <w:rFonts w:ascii="Times New Roman" w:hAnsi="Times New Roman" w:cs="Times New Roman"/>
          <w:sz w:val="24"/>
          <w:szCs w:val="24"/>
        </w:rPr>
        <w:t>was unable to make him stupid with a nice interview.</w:t>
      </w:r>
    </w:p>
    <w:p w:rsidR="005B3B5E" w:rsidRDefault="00B6373A" w:rsidP="006804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</w:t>
      </w:r>
      <w:r w:rsidR="00741E90">
        <w:rPr>
          <w:rFonts w:ascii="Times New Roman" w:hAnsi="Times New Roman" w:cs="Times New Roman"/>
          <w:sz w:val="24"/>
          <w:szCs w:val="24"/>
        </w:rPr>
        <w:t xml:space="preserve">I never understood </w:t>
      </w:r>
      <w:r w:rsidR="001E4C17">
        <w:rPr>
          <w:rFonts w:ascii="Times New Roman" w:hAnsi="Times New Roman" w:cs="Times New Roman"/>
          <w:sz w:val="24"/>
          <w:szCs w:val="24"/>
        </w:rPr>
        <w:t>his</w:t>
      </w:r>
      <w:r w:rsidR="00741E90">
        <w:rPr>
          <w:rFonts w:ascii="Times New Roman" w:hAnsi="Times New Roman" w:cs="Times New Roman"/>
          <w:sz w:val="24"/>
          <w:szCs w:val="24"/>
        </w:rPr>
        <w:t xml:space="preserve"> perception as a child, as he never gave me any logical explanation for </w:t>
      </w:r>
      <w:r w:rsidR="006F6810">
        <w:rPr>
          <w:rFonts w:ascii="Times New Roman" w:hAnsi="Times New Roman" w:cs="Times New Roman"/>
          <w:sz w:val="24"/>
          <w:szCs w:val="24"/>
        </w:rPr>
        <w:t>his beliefs</w:t>
      </w:r>
      <w:r w:rsidR="00741E90">
        <w:rPr>
          <w:rFonts w:ascii="Times New Roman" w:hAnsi="Times New Roman" w:cs="Times New Roman"/>
          <w:sz w:val="24"/>
          <w:szCs w:val="24"/>
        </w:rPr>
        <w:t xml:space="preserve">. But sadly </w:t>
      </w:r>
      <w:r w:rsidR="006F6810">
        <w:rPr>
          <w:rFonts w:ascii="Times New Roman" w:hAnsi="Times New Roman" w:cs="Times New Roman"/>
          <w:sz w:val="24"/>
          <w:szCs w:val="24"/>
        </w:rPr>
        <w:t>his</w:t>
      </w:r>
      <w:r w:rsidR="00741E90">
        <w:rPr>
          <w:rFonts w:ascii="Times New Roman" w:hAnsi="Times New Roman" w:cs="Times New Roman"/>
          <w:sz w:val="24"/>
          <w:szCs w:val="24"/>
        </w:rPr>
        <w:t xml:space="preserve"> idea</w:t>
      </w:r>
      <w:r w:rsidR="006F6810">
        <w:rPr>
          <w:rFonts w:ascii="Times New Roman" w:hAnsi="Times New Roman" w:cs="Times New Roman"/>
          <w:sz w:val="24"/>
          <w:szCs w:val="24"/>
        </w:rPr>
        <w:t>s</w:t>
      </w:r>
      <w:r w:rsidR="00741E90">
        <w:rPr>
          <w:rFonts w:ascii="Times New Roman" w:hAnsi="Times New Roman" w:cs="Times New Roman"/>
          <w:sz w:val="24"/>
          <w:szCs w:val="24"/>
        </w:rPr>
        <w:t xml:space="preserve"> got stuck in my min</w:t>
      </w:r>
      <w:r w:rsidR="004C5DD8">
        <w:rPr>
          <w:rFonts w:ascii="Times New Roman" w:hAnsi="Times New Roman" w:cs="Times New Roman"/>
          <w:sz w:val="24"/>
          <w:szCs w:val="24"/>
        </w:rPr>
        <w:t xml:space="preserve">d; unintentionally I started to avoid all the Muslim kids </w:t>
      </w:r>
      <w:r w:rsidR="006F6810">
        <w:rPr>
          <w:rFonts w:ascii="Times New Roman" w:hAnsi="Times New Roman" w:cs="Times New Roman"/>
          <w:sz w:val="24"/>
          <w:szCs w:val="24"/>
        </w:rPr>
        <w:t>in</w:t>
      </w:r>
      <w:r w:rsidR="004C5DD8">
        <w:rPr>
          <w:rFonts w:ascii="Times New Roman" w:hAnsi="Times New Roman" w:cs="Times New Roman"/>
          <w:sz w:val="24"/>
          <w:szCs w:val="24"/>
        </w:rPr>
        <w:t xml:space="preserve"> my school. I began to feel strange repulsion towards them.</w:t>
      </w:r>
      <w:r w:rsidR="00726FC6">
        <w:rPr>
          <w:rFonts w:ascii="Times New Roman" w:hAnsi="Times New Roman" w:cs="Times New Roman"/>
          <w:sz w:val="24"/>
          <w:szCs w:val="24"/>
        </w:rPr>
        <w:t xml:space="preserve"> I even used to avoid looking at a woman in eastern clothing and headscarf. </w:t>
      </w:r>
    </w:p>
    <w:p w:rsidR="004C5DD8" w:rsidRDefault="00B6373A" w:rsidP="006804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</w:t>
      </w:r>
      <w:r w:rsidR="00741E90">
        <w:rPr>
          <w:rFonts w:ascii="Times New Roman" w:hAnsi="Times New Roman" w:cs="Times New Roman"/>
          <w:sz w:val="24"/>
          <w:szCs w:val="24"/>
        </w:rPr>
        <w:t>In the coming years</w:t>
      </w:r>
      <w:r w:rsidR="00C86E77">
        <w:rPr>
          <w:rFonts w:ascii="Times New Roman" w:hAnsi="Times New Roman" w:cs="Times New Roman"/>
          <w:sz w:val="24"/>
          <w:szCs w:val="24"/>
        </w:rPr>
        <w:t>,</w:t>
      </w:r>
      <w:r w:rsidR="00741E90">
        <w:rPr>
          <w:rFonts w:ascii="Times New Roman" w:hAnsi="Times New Roman" w:cs="Times New Roman"/>
          <w:sz w:val="24"/>
          <w:szCs w:val="24"/>
        </w:rPr>
        <w:t xml:space="preserve"> the </w:t>
      </w:r>
      <w:r w:rsidR="00F03F8C" w:rsidRPr="00F03F8C">
        <w:rPr>
          <w:rFonts w:ascii="Times New Roman" w:hAnsi="Times New Roman" w:cs="Times New Roman"/>
          <w:sz w:val="24"/>
          <w:szCs w:val="24"/>
        </w:rPr>
        <w:t>Islamophobia</w:t>
      </w:r>
      <w:r w:rsidR="00F03F8C">
        <w:rPr>
          <w:rFonts w:ascii="Times New Roman" w:hAnsi="Times New Roman" w:cs="Times New Roman"/>
          <w:sz w:val="24"/>
          <w:szCs w:val="24"/>
        </w:rPr>
        <w:t xml:space="preserve"> </w:t>
      </w:r>
      <w:r w:rsidR="00741E90">
        <w:rPr>
          <w:rFonts w:ascii="Times New Roman" w:hAnsi="Times New Roman" w:cs="Times New Roman"/>
          <w:sz w:val="24"/>
          <w:szCs w:val="24"/>
        </w:rPr>
        <w:t xml:space="preserve">on media </w:t>
      </w:r>
      <w:r w:rsidR="00F03F8C">
        <w:rPr>
          <w:rFonts w:ascii="Times New Roman" w:hAnsi="Times New Roman" w:cs="Times New Roman"/>
          <w:sz w:val="24"/>
          <w:szCs w:val="24"/>
        </w:rPr>
        <w:t>fueled</w:t>
      </w:r>
      <w:r w:rsidR="00741E90">
        <w:rPr>
          <w:rFonts w:ascii="Times New Roman" w:hAnsi="Times New Roman" w:cs="Times New Roman"/>
          <w:sz w:val="24"/>
          <w:szCs w:val="24"/>
        </w:rPr>
        <w:t xml:space="preserve"> my </w:t>
      </w:r>
      <w:r w:rsidR="00F03F8C">
        <w:rPr>
          <w:rFonts w:ascii="Times New Roman" w:hAnsi="Times New Roman" w:cs="Times New Roman"/>
          <w:sz w:val="24"/>
          <w:szCs w:val="24"/>
        </w:rPr>
        <w:t>emotions</w:t>
      </w:r>
      <w:r w:rsidR="00741E90">
        <w:rPr>
          <w:rFonts w:ascii="Times New Roman" w:hAnsi="Times New Roman" w:cs="Times New Roman"/>
          <w:sz w:val="24"/>
          <w:szCs w:val="24"/>
        </w:rPr>
        <w:t xml:space="preserve">. I was in my ignorance afraid of </w:t>
      </w:r>
      <w:r w:rsidR="00F03F8C">
        <w:rPr>
          <w:rFonts w:ascii="Times New Roman" w:hAnsi="Times New Roman" w:cs="Times New Roman"/>
          <w:sz w:val="24"/>
          <w:szCs w:val="24"/>
        </w:rPr>
        <w:t xml:space="preserve">Muslims until the day I met one. </w:t>
      </w:r>
      <w:r w:rsidR="00726FC6">
        <w:rPr>
          <w:rFonts w:ascii="Times New Roman" w:hAnsi="Times New Roman" w:cs="Times New Roman"/>
          <w:sz w:val="24"/>
          <w:szCs w:val="24"/>
        </w:rPr>
        <w:t xml:space="preserve">I was going back home from my evening job, and some </w:t>
      </w:r>
      <w:r w:rsidR="00C86E77">
        <w:rPr>
          <w:rFonts w:ascii="Times New Roman" w:hAnsi="Times New Roman" w:cs="Times New Roman"/>
          <w:sz w:val="24"/>
          <w:szCs w:val="24"/>
        </w:rPr>
        <w:t>guys</w:t>
      </w:r>
      <w:r w:rsidR="00726FC6">
        <w:rPr>
          <w:rFonts w:ascii="Times New Roman" w:hAnsi="Times New Roman" w:cs="Times New Roman"/>
          <w:sz w:val="24"/>
          <w:szCs w:val="24"/>
        </w:rPr>
        <w:t xml:space="preserve"> attacked me</w:t>
      </w:r>
      <w:r w:rsidR="0059365C">
        <w:rPr>
          <w:rFonts w:ascii="Times New Roman" w:hAnsi="Times New Roman" w:cs="Times New Roman"/>
          <w:sz w:val="24"/>
          <w:szCs w:val="24"/>
        </w:rPr>
        <w:t xml:space="preserve">, they took my </w:t>
      </w:r>
      <w:r w:rsidR="00C86E77">
        <w:rPr>
          <w:rFonts w:ascii="Times New Roman" w:hAnsi="Times New Roman" w:cs="Times New Roman"/>
          <w:sz w:val="24"/>
          <w:szCs w:val="24"/>
        </w:rPr>
        <w:t>wallet</w:t>
      </w:r>
      <w:r w:rsidR="0059365C">
        <w:rPr>
          <w:rFonts w:ascii="Times New Roman" w:hAnsi="Times New Roman" w:cs="Times New Roman"/>
          <w:sz w:val="24"/>
          <w:szCs w:val="24"/>
        </w:rPr>
        <w:t xml:space="preserve"> and started to beat me. My frie</w:t>
      </w:r>
      <w:r w:rsidR="006C7DC8">
        <w:rPr>
          <w:rFonts w:ascii="Times New Roman" w:hAnsi="Times New Roman" w:cs="Times New Roman"/>
          <w:sz w:val="24"/>
          <w:szCs w:val="24"/>
        </w:rPr>
        <w:t xml:space="preserve">nds who belonged to similar ethnicity </w:t>
      </w:r>
      <w:r w:rsidR="0059365C">
        <w:rPr>
          <w:rFonts w:ascii="Times New Roman" w:hAnsi="Times New Roman" w:cs="Times New Roman"/>
          <w:sz w:val="24"/>
          <w:szCs w:val="24"/>
        </w:rPr>
        <w:t>watched me getting hurt in silence</w:t>
      </w:r>
      <w:r w:rsidR="00151E24">
        <w:rPr>
          <w:rFonts w:ascii="Times New Roman" w:hAnsi="Times New Roman" w:cs="Times New Roman"/>
          <w:sz w:val="24"/>
          <w:szCs w:val="24"/>
        </w:rPr>
        <w:t xml:space="preserve">. I remember </w:t>
      </w:r>
      <w:r w:rsidR="006C7DC8">
        <w:rPr>
          <w:rFonts w:ascii="Times New Roman" w:hAnsi="Times New Roman" w:cs="Times New Roman"/>
          <w:sz w:val="24"/>
          <w:szCs w:val="24"/>
        </w:rPr>
        <w:t>a</w:t>
      </w:r>
      <w:r w:rsidR="00151E24">
        <w:rPr>
          <w:rFonts w:ascii="Times New Roman" w:hAnsi="Times New Roman" w:cs="Times New Roman"/>
          <w:sz w:val="24"/>
          <w:szCs w:val="24"/>
        </w:rPr>
        <w:t xml:space="preserve"> woman saying something in a strange language and then a guy coming forward and stopping</w:t>
      </w:r>
      <w:r w:rsidR="000208B4">
        <w:rPr>
          <w:rFonts w:ascii="Times New Roman" w:hAnsi="Times New Roman" w:cs="Times New Roman"/>
          <w:sz w:val="24"/>
          <w:szCs w:val="24"/>
        </w:rPr>
        <w:t xml:space="preserve"> those robbers. The </w:t>
      </w:r>
      <w:r w:rsidR="001E32BC">
        <w:rPr>
          <w:rFonts w:ascii="Times New Roman" w:hAnsi="Times New Roman" w:cs="Times New Roman"/>
          <w:sz w:val="24"/>
          <w:szCs w:val="24"/>
        </w:rPr>
        <w:t xml:space="preserve">long-bearded </w:t>
      </w:r>
      <w:r w:rsidR="000208B4">
        <w:rPr>
          <w:rFonts w:ascii="Times New Roman" w:hAnsi="Times New Roman" w:cs="Times New Roman"/>
          <w:sz w:val="24"/>
          <w:szCs w:val="24"/>
        </w:rPr>
        <w:t xml:space="preserve">guy who stopped them was wearing </w:t>
      </w:r>
      <w:r w:rsidR="001E32BC">
        <w:rPr>
          <w:rFonts w:ascii="Times New Roman" w:hAnsi="Times New Roman" w:cs="Times New Roman"/>
          <w:sz w:val="24"/>
          <w:szCs w:val="24"/>
        </w:rPr>
        <w:t xml:space="preserve">a typical </w:t>
      </w:r>
      <w:r w:rsidR="000208B4">
        <w:rPr>
          <w:rFonts w:ascii="Times New Roman" w:hAnsi="Times New Roman" w:cs="Times New Roman"/>
          <w:sz w:val="24"/>
          <w:szCs w:val="24"/>
        </w:rPr>
        <w:t>eastern Muslim</w:t>
      </w:r>
      <w:r w:rsidR="001E32BC">
        <w:rPr>
          <w:rFonts w:ascii="Times New Roman" w:hAnsi="Times New Roman" w:cs="Times New Roman"/>
          <w:sz w:val="24"/>
          <w:szCs w:val="24"/>
        </w:rPr>
        <w:t xml:space="preserve"> clothing and</w:t>
      </w:r>
      <w:r w:rsidR="00D96081">
        <w:rPr>
          <w:rFonts w:ascii="Times New Roman" w:hAnsi="Times New Roman" w:cs="Times New Roman"/>
          <w:sz w:val="24"/>
          <w:szCs w:val="24"/>
        </w:rPr>
        <w:t xml:space="preserve"> I was looking at him in shock</w:t>
      </w:r>
      <w:r w:rsidR="001E32BC">
        <w:rPr>
          <w:rFonts w:ascii="Times New Roman" w:hAnsi="Times New Roman" w:cs="Times New Roman"/>
          <w:sz w:val="24"/>
          <w:szCs w:val="24"/>
        </w:rPr>
        <w:t xml:space="preserve">. It was the day when I realized that </w:t>
      </w:r>
      <w:r w:rsidR="00591A4E">
        <w:rPr>
          <w:rFonts w:ascii="Times New Roman" w:hAnsi="Times New Roman" w:cs="Times New Roman"/>
          <w:sz w:val="24"/>
          <w:szCs w:val="24"/>
        </w:rPr>
        <w:t xml:space="preserve">unknowingly, </w:t>
      </w:r>
      <w:r w:rsidR="001E32BC">
        <w:rPr>
          <w:rFonts w:ascii="Times New Roman" w:hAnsi="Times New Roman" w:cs="Times New Roman"/>
          <w:sz w:val="24"/>
          <w:szCs w:val="24"/>
        </w:rPr>
        <w:t xml:space="preserve">I was </w:t>
      </w:r>
      <w:r w:rsidR="00D96081">
        <w:rPr>
          <w:rFonts w:ascii="Times New Roman" w:hAnsi="Times New Roman" w:cs="Times New Roman"/>
          <w:sz w:val="24"/>
          <w:szCs w:val="24"/>
        </w:rPr>
        <w:t xml:space="preserve">a </w:t>
      </w:r>
      <w:r w:rsidR="001E32BC">
        <w:rPr>
          <w:rFonts w:ascii="Times New Roman" w:hAnsi="Times New Roman" w:cs="Times New Roman"/>
          <w:sz w:val="24"/>
          <w:szCs w:val="24"/>
        </w:rPr>
        <w:t>racist</w:t>
      </w:r>
      <w:r w:rsidR="00591A4E">
        <w:rPr>
          <w:rFonts w:ascii="Times New Roman" w:hAnsi="Times New Roman" w:cs="Times New Roman"/>
          <w:sz w:val="24"/>
          <w:szCs w:val="24"/>
        </w:rPr>
        <w:t>.</w:t>
      </w:r>
    </w:p>
    <w:p w:rsidR="00591A4E" w:rsidRDefault="00015917" w:rsidP="006804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           </w:t>
      </w:r>
      <w:r w:rsidR="00741E90">
        <w:rPr>
          <w:rFonts w:ascii="Times New Roman" w:hAnsi="Times New Roman" w:cs="Times New Roman"/>
          <w:sz w:val="24"/>
          <w:szCs w:val="24"/>
        </w:rPr>
        <w:t>It never occurred to me that my attitude and feelings towards Muslims are purely based on racism. I never heard my parents saying anything against them, but the views of my grandfather were rooted inside my brain. That guy took me back home</w:t>
      </w:r>
      <w:r w:rsidR="00D96081">
        <w:rPr>
          <w:rFonts w:ascii="Times New Roman" w:hAnsi="Times New Roman" w:cs="Times New Roman"/>
          <w:sz w:val="24"/>
          <w:szCs w:val="24"/>
        </w:rPr>
        <w:t xml:space="preserve">. </w:t>
      </w:r>
      <w:r w:rsidR="00741E90">
        <w:rPr>
          <w:rFonts w:ascii="Times New Roman" w:hAnsi="Times New Roman" w:cs="Times New Roman"/>
          <w:sz w:val="24"/>
          <w:szCs w:val="24"/>
        </w:rPr>
        <w:t xml:space="preserve">He </w:t>
      </w:r>
      <w:r w:rsidR="00337935">
        <w:rPr>
          <w:rFonts w:ascii="Times New Roman" w:hAnsi="Times New Roman" w:cs="Times New Roman"/>
          <w:sz w:val="24"/>
          <w:szCs w:val="24"/>
        </w:rPr>
        <w:t xml:space="preserve">was living </w:t>
      </w:r>
      <w:r w:rsidR="00C67A73">
        <w:rPr>
          <w:rFonts w:ascii="Times New Roman" w:hAnsi="Times New Roman" w:cs="Times New Roman"/>
          <w:sz w:val="24"/>
          <w:szCs w:val="24"/>
        </w:rPr>
        <w:t xml:space="preserve">a </w:t>
      </w:r>
      <w:r w:rsidR="00337935">
        <w:rPr>
          <w:rFonts w:ascii="Times New Roman" w:hAnsi="Times New Roman" w:cs="Times New Roman"/>
          <w:sz w:val="24"/>
          <w:szCs w:val="24"/>
        </w:rPr>
        <w:t>few block</w:t>
      </w:r>
      <w:r w:rsidR="00C67A73">
        <w:rPr>
          <w:rFonts w:ascii="Times New Roman" w:hAnsi="Times New Roman" w:cs="Times New Roman"/>
          <w:sz w:val="24"/>
          <w:szCs w:val="24"/>
        </w:rPr>
        <w:t>s</w:t>
      </w:r>
      <w:r w:rsidR="00337935">
        <w:rPr>
          <w:rFonts w:ascii="Times New Roman" w:hAnsi="Times New Roman" w:cs="Times New Roman"/>
          <w:sz w:val="24"/>
          <w:szCs w:val="24"/>
        </w:rPr>
        <w:t xml:space="preserve"> away from my home. He even came to visit me afterwards. I used to feel extremely ashamed of </w:t>
      </w:r>
      <w:r w:rsidR="006D1924">
        <w:rPr>
          <w:rFonts w:ascii="Times New Roman" w:hAnsi="Times New Roman" w:cs="Times New Roman"/>
          <w:sz w:val="24"/>
          <w:szCs w:val="24"/>
        </w:rPr>
        <w:t>myself</w:t>
      </w:r>
      <w:r w:rsidR="00337935">
        <w:rPr>
          <w:rFonts w:ascii="Times New Roman" w:hAnsi="Times New Roman" w:cs="Times New Roman"/>
          <w:sz w:val="24"/>
          <w:szCs w:val="24"/>
        </w:rPr>
        <w:t xml:space="preserve"> </w:t>
      </w:r>
      <w:r w:rsidR="006D1924">
        <w:rPr>
          <w:rFonts w:ascii="Times New Roman" w:hAnsi="Times New Roman" w:cs="Times New Roman"/>
          <w:sz w:val="24"/>
          <w:szCs w:val="24"/>
        </w:rPr>
        <w:t>every time</w:t>
      </w:r>
      <w:r w:rsidR="00337935">
        <w:rPr>
          <w:rFonts w:ascii="Times New Roman" w:hAnsi="Times New Roman" w:cs="Times New Roman"/>
          <w:sz w:val="24"/>
          <w:szCs w:val="24"/>
        </w:rPr>
        <w:t xml:space="preserve"> he used to meet me.</w:t>
      </w:r>
    </w:p>
    <w:p w:rsidR="00337935" w:rsidRDefault="00B6373A" w:rsidP="006804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</w:t>
      </w:r>
      <w:r w:rsidR="00741E90">
        <w:rPr>
          <w:rFonts w:ascii="Times New Roman" w:hAnsi="Times New Roman" w:cs="Times New Roman"/>
          <w:sz w:val="24"/>
          <w:szCs w:val="24"/>
        </w:rPr>
        <w:t>N</w:t>
      </w:r>
      <w:r w:rsidR="006D1924">
        <w:rPr>
          <w:rFonts w:ascii="Times New Roman" w:hAnsi="Times New Roman" w:cs="Times New Roman"/>
          <w:sz w:val="24"/>
          <w:szCs w:val="24"/>
        </w:rPr>
        <w:t xml:space="preserve">ow we are friends and he helped me understand Muslims and Islam better. This one incident changed my life and </w:t>
      </w:r>
      <w:r w:rsidR="00D30FB6">
        <w:rPr>
          <w:rFonts w:ascii="Times New Roman" w:hAnsi="Times New Roman" w:cs="Times New Roman"/>
          <w:sz w:val="24"/>
          <w:szCs w:val="24"/>
        </w:rPr>
        <w:t>beliefs</w:t>
      </w:r>
      <w:r w:rsidR="006D1924">
        <w:rPr>
          <w:rFonts w:ascii="Times New Roman" w:hAnsi="Times New Roman" w:cs="Times New Roman"/>
          <w:sz w:val="24"/>
          <w:szCs w:val="24"/>
        </w:rPr>
        <w:t xml:space="preserve">. Now, not in </w:t>
      </w:r>
      <w:r w:rsidR="00EF1D01">
        <w:rPr>
          <w:rFonts w:ascii="Times New Roman" w:hAnsi="Times New Roman" w:cs="Times New Roman"/>
          <w:sz w:val="24"/>
          <w:szCs w:val="24"/>
        </w:rPr>
        <w:t xml:space="preserve">my </w:t>
      </w:r>
      <w:r w:rsidR="006D1924">
        <w:rPr>
          <w:rFonts w:ascii="Times New Roman" w:hAnsi="Times New Roman" w:cs="Times New Roman"/>
          <w:sz w:val="24"/>
          <w:szCs w:val="24"/>
        </w:rPr>
        <w:t>illusion but in real</w:t>
      </w:r>
      <w:r w:rsidR="00696E86">
        <w:rPr>
          <w:rFonts w:ascii="Times New Roman" w:hAnsi="Times New Roman" w:cs="Times New Roman"/>
          <w:sz w:val="24"/>
          <w:szCs w:val="24"/>
        </w:rPr>
        <w:t>ity,</w:t>
      </w:r>
      <w:r w:rsidR="006D1924">
        <w:rPr>
          <w:rFonts w:ascii="Times New Roman" w:hAnsi="Times New Roman" w:cs="Times New Roman"/>
          <w:sz w:val="24"/>
          <w:szCs w:val="24"/>
        </w:rPr>
        <w:t xml:space="preserve"> I can say that I am </w:t>
      </w:r>
      <w:r w:rsidR="00EF1D01">
        <w:rPr>
          <w:rFonts w:ascii="Times New Roman" w:hAnsi="Times New Roman" w:cs="Times New Roman"/>
          <w:sz w:val="24"/>
          <w:szCs w:val="24"/>
        </w:rPr>
        <w:t xml:space="preserve">a broad-minded person, who actually believes in diversity of cultures, religions, ideas and people. </w:t>
      </w:r>
      <w:r w:rsidR="00696E86">
        <w:rPr>
          <w:rFonts w:ascii="Times New Roman" w:hAnsi="Times New Roman" w:cs="Times New Roman"/>
          <w:sz w:val="24"/>
          <w:szCs w:val="24"/>
        </w:rPr>
        <w:t>Three of my close friends are from other eth</w:t>
      </w:r>
      <w:r w:rsidR="00D30FB6">
        <w:rPr>
          <w:rFonts w:ascii="Times New Roman" w:hAnsi="Times New Roman" w:cs="Times New Roman"/>
          <w:sz w:val="24"/>
          <w:szCs w:val="24"/>
        </w:rPr>
        <w:t>nicities</w:t>
      </w:r>
      <w:r w:rsidR="00696E86">
        <w:rPr>
          <w:rFonts w:ascii="Times New Roman" w:hAnsi="Times New Roman" w:cs="Times New Roman"/>
          <w:sz w:val="24"/>
          <w:szCs w:val="24"/>
        </w:rPr>
        <w:t xml:space="preserve"> and religions. One is Chinese, one is Pakistani Muslim</w:t>
      </w:r>
      <w:r w:rsidR="005170D2">
        <w:rPr>
          <w:rFonts w:ascii="Times New Roman" w:hAnsi="Times New Roman" w:cs="Times New Roman"/>
          <w:sz w:val="24"/>
          <w:szCs w:val="24"/>
        </w:rPr>
        <w:t>,</w:t>
      </w:r>
      <w:r w:rsidR="00696E86">
        <w:rPr>
          <w:rFonts w:ascii="Times New Roman" w:hAnsi="Times New Roman" w:cs="Times New Roman"/>
          <w:sz w:val="24"/>
          <w:szCs w:val="24"/>
        </w:rPr>
        <w:t xml:space="preserve"> </w:t>
      </w:r>
      <w:r w:rsidR="005170D2">
        <w:rPr>
          <w:rFonts w:ascii="Times New Roman" w:hAnsi="Times New Roman" w:cs="Times New Roman"/>
          <w:sz w:val="24"/>
          <w:szCs w:val="24"/>
        </w:rPr>
        <w:t>and other</w:t>
      </w:r>
      <w:r w:rsidR="00696E86">
        <w:rPr>
          <w:rFonts w:ascii="Times New Roman" w:hAnsi="Times New Roman" w:cs="Times New Roman"/>
          <w:sz w:val="24"/>
          <w:szCs w:val="24"/>
        </w:rPr>
        <w:t xml:space="preserve"> is almost atheist. </w:t>
      </w:r>
      <w:r w:rsidR="005170D2">
        <w:rPr>
          <w:rFonts w:ascii="Times New Roman" w:hAnsi="Times New Roman" w:cs="Times New Roman"/>
          <w:sz w:val="24"/>
          <w:szCs w:val="24"/>
        </w:rPr>
        <w:t>We all get along really well.</w:t>
      </w:r>
    </w:p>
    <w:p w:rsidR="0054504B" w:rsidRDefault="00B6373A" w:rsidP="006804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</w:t>
      </w:r>
      <w:r w:rsidR="00741E90">
        <w:rPr>
          <w:rFonts w:ascii="Times New Roman" w:hAnsi="Times New Roman" w:cs="Times New Roman"/>
          <w:sz w:val="24"/>
          <w:szCs w:val="24"/>
        </w:rPr>
        <w:t>I believe that basic human emotions are based on kindness and understand</w:t>
      </w:r>
      <w:r w:rsidR="00D30FB6">
        <w:rPr>
          <w:rFonts w:ascii="Times New Roman" w:hAnsi="Times New Roman" w:cs="Times New Roman"/>
          <w:sz w:val="24"/>
          <w:szCs w:val="24"/>
        </w:rPr>
        <w:t>ing</w:t>
      </w:r>
      <w:r w:rsidR="00741E90">
        <w:rPr>
          <w:rFonts w:ascii="Times New Roman" w:hAnsi="Times New Roman" w:cs="Times New Roman"/>
          <w:sz w:val="24"/>
          <w:szCs w:val="24"/>
        </w:rPr>
        <w:t xml:space="preserve"> but its society and foreign elements that teach us to hate</w:t>
      </w:r>
      <w:r w:rsidR="00460536">
        <w:rPr>
          <w:rFonts w:ascii="Times New Roman" w:hAnsi="Times New Roman" w:cs="Times New Roman"/>
          <w:sz w:val="24"/>
          <w:szCs w:val="24"/>
        </w:rPr>
        <w:t xml:space="preserve"> and feel afraid. Stamping any community or race is based on pure lack of logic and fear of the unknown. </w:t>
      </w:r>
      <w:r w:rsidR="00FC5F85">
        <w:rPr>
          <w:rFonts w:ascii="Times New Roman" w:hAnsi="Times New Roman" w:cs="Times New Roman"/>
          <w:sz w:val="24"/>
          <w:szCs w:val="24"/>
        </w:rPr>
        <w:t xml:space="preserve">Racism </w:t>
      </w:r>
      <w:r w:rsidR="009D32C3">
        <w:rPr>
          <w:rFonts w:ascii="Times New Roman" w:hAnsi="Times New Roman" w:cs="Times New Roman"/>
          <w:sz w:val="24"/>
          <w:szCs w:val="24"/>
        </w:rPr>
        <w:t>and stamping are the products of not promoting open dialogues. It is okay to be different. Ones who don't have similar beliefs sho</w:t>
      </w:r>
      <w:r w:rsidR="00F70CC2">
        <w:rPr>
          <w:rFonts w:ascii="Times New Roman" w:hAnsi="Times New Roman" w:cs="Times New Roman"/>
          <w:sz w:val="24"/>
          <w:szCs w:val="24"/>
        </w:rPr>
        <w:t>uld not be considered a</w:t>
      </w:r>
      <w:r w:rsidR="009D32C3">
        <w:rPr>
          <w:rFonts w:ascii="Times New Roman" w:hAnsi="Times New Roman" w:cs="Times New Roman"/>
          <w:sz w:val="24"/>
          <w:szCs w:val="24"/>
        </w:rPr>
        <w:t xml:space="preserve"> threat. Our plant is diverse regarding its species and variety</w:t>
      </w:r>
      <w:r w:rsidR="00741E90">
        <w:rPr>
          <w:rFonts w:ascii="Times New Roman" w:hAnsi="Times New Roman" w:cs="Times New Roman"/>
          <w:sz w:val="24"/>
          <w:szCs w:val="24"/>
        </w:rPr>
        <w:t xml:space="preserve"> of every substance that it has, which is the real beauty of it. New experiences come from new ideas, and we need difference to progress </w:t>
      </w:r>
      <w:r w:rsidR="00C833EF">
        <w:rPr>
          <w:rFonts w:ascii="Times New Roman" w:hAnsi="Times New Roman" w:cs="Times New Roman"/>
          <w:sz w:val="24"/>
          <w:szCs w:val="24"/>
        </w:rPr>
        <w:t xml:space="preserve">further as </w:t>
      </w:r>
      <w:r w:rsidR="00F70CC2">
        <w:rPr>
          <w:rFonts w:ascii="Times New Roman" w:hAnsi="Times New Roman" w:cs="Times New Roman"/>
          <w:sz w:val="24"/>
          <w:szCs w:val="24"/>
        </w:rPr>
        <w:t xml:space="preserve">a </w:t>
      </w:r>
      <w:r w:rsidR="00C833EF">
        <w:rPr>
          <w:rFonts w:ascii="Times New Roman" w:hAnsi="Times New Roman" w:cs="Times New Roman"/>
          <w:sz w:val="24"/>
          <w:szCs w:val="24"/>
        </w:rPr>
        <w:t>human community.</w:t>
      </w:r>
    </w:p>
    <w:p w:rsidR="00C833EF" w:rsidRDefault="00B6373A" w:rsidP="006804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</w:t>
      </w:r>
      <w:r w:rsidR="00741E90">
        <w:rPr>
          <w:rFonts w:ascii="Times New Roman" w:hAnsi="Times New Roman" w:cs="Times New Roman"/>
          <w:sz w:val="24"/>
          <w:szCs w:val="24"/>
        </w:rPr>
        <w:t xml:space="preserve">I want to be a part of an institution that has similar believes like mine, based on acceptance and love for the community. The </w:t>
      </w:r>
      <w:r w:rsidR="00C316E8">
        <w:rPr>
          <w:rFonts w:ascii="Times New Roman" w:hAnsi="Times New Roman" w:cs="Times New Roman"/>
          <w:sz w:val="24"/>
          <w:szCs w:val="24"/>
        </w:rPr>
        <w:t xml:space="preserve">University of South California offers the experience that I won’t receive </w:t>
      </w:r>
      <w:r w:rsidR="0068176D">
        <w:rPr>
          <w:rFonts w:ascii="Times New Roman" w:hAnsi="Times New Roman" w:cs="Times New Roman"/>
          <w:sz w:val="24"/>
          <w:szCs w:val="24"/>
        </w:rPr>
        <w:t>at</w:t>
      </w:r>
      <w:r w:rsidR="00C316E8">
        <w:rPr>
          <w:rFonts w:ascii="Times New Roman" w:hAnsi="Times New Roman" w:cs="Times New Roman"/>
          <w:sz w:val="24"/>
          <w:szCs w:val="24"/>
        </w:rPr>
        <w:t xml:space="preserve"> another place. I want to experience new people, and learn from their uniqueness. </w:t>
      </w:r>
      <w:r w:rsidR="00D4027F">
        <w:rPr>
          <w:rFonts w:ascii="Times New Roman" w:hAnsi="Times New Roman" w:cs="Times New Roman"/>
          <w:sz w:val="24"/>
          <w:szCs w:val="24"/>
        </w:rPr>
        <w:t>There is a place for everyone to coexist and I want to be a part of this coexistence.</w:t>
      </w:r>
    </w:p>
    <w:p w:rsidR="00680465" w:rsidRDefault="00680465" w:rsidP="0068046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80465" w:rsidRDefault="00680465" w:rsidP="0068046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80465" w:rsidRDefault="00680465" w:rsidP="0068046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80465" w:rsidRDefault="00680465" w:rsidP="0068046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80465" w:rsidRDefault="00680465" w:rsidP="0068046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80465" w:rsidRPr="00680465" w:rsidRDefault="00680465" w:rsidP="0068046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D838E1" w:rsidRPr="00A66887" w:rsidRDefault="00741E90" w:rsidP="00524269">
      <w:pPr>
        <w:pStyle w:val="Bibliography"/>
        <w:ind w:left="0" w:firstLine="0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</w:p>
    <w:p w:rsidR="004B59D5" w:rsidRPr="00A8393A" w:rsidRDefault="00741E90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15D7C" w:rsidRDefault="00515D7C">
      <w:pPr>
        <w:spacing w:after="0" w:line="240" w:lineRule="auto"/>
      </w:pPr>
      <w:r>
        <w:separator/>
      </w:r>
    </w:p>
  </w:endnote>
  <w:endnote w:type="continuationSeparator" w:id="0">
    <w:p w:rsidR="00515D7C" w:rsidRDefault="00515D7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15D7C" w:rsidRDefault="00515D7C">
      <w:pPr>
        <w:spacing w:after="0" w:line="240" w:lineRule="auto"/>
      </w:pPr>
      <w:r>
        <w:separator/>
      </w:r>
    </w:p>
  </w:footnote>
  <w:footnote w:type="continuationSeparator" w:id="0">
    <w:p w:rsidR="00515D7C" w:rsidRDefault="00515D7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741E90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6704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A0MzA3MDa3NDI2MzdQ0lEKTi0uzszPAykwrgUAcqpF7iwAAAA="/>
  </w:docVars>
  <w:rsids>
    <w:rsidRoot w:val="00A8393A"/>
    <w:rsid w:val="00004668"/>
    <w:rsid w:val="00015917"/>
    <w:rsid w:val="000208B4"/>
    <w:rsid w:val="00033C64"/>
    <w:rsid w:val="00085CA0"/>
    <w:rsid w:val="000A2BE5"/>
    <w:rsid w:val="000B7FB2"/>
    <w:rsid w:val="000D14AF"/>
    <w:rsid w:val="000D481D"/>
    <w:rsid w:val="000E132D"/>
    <w:rsid w:val="001031CA"/>
    <w:rsid w:val="001351D4"/>
    <w:rsid w:val="001407F0"/>
    <w:rsid w:val="00151E24"/>
    <w:rsid w:val="00164658"/>
    <w:rsid w:val="001A3700"/>
    <w:rsid w:val="001C4732"/>
    <w:rsid w:val="001E32BC"/>
    <w:rsid w:val="001E4C17"/>
    <w:rsid w:val="001F256A"/>
    <w:rsid w:val="002128DC"/>
    <w:rsid w:val="002324B1"/>
    <w:rsid w:val="0027162B"/>
    <w:rsid w:val="00276070"/>
    <w:rsid w:val="00287C80"/>
    <w:rsid w:val="002A6446"/>
    <w:rsid w:val="002D65CE"/>
    <w:rsid w:val="002E2095"/>
    <w:rsid w:val="00304B58"/>
    <w:rsid w:val="00337935"/>
    <w:rsid w:val="00350DA3"/>
    <w:rsid w:val="00351563"/>
    <w:rsid w:val="003A254E"/>
    <w:rsid w:val="003A32AF"/>
    <w:rsid w:val="003D406F"/>
    <w:rsid w:val="00421D3D"/>
    <w:rsid w:val="00451C25"/>
    <w:rsid w:val="00454D1A"/>
    <w:rsid w:val="00460536"/>
    <w:rsid w:val="00471C56"/>
    <w:rsid w:val="004A4AAB"/>
    <w:rsid w:val="004B59D5"/>
    <w:rsid w:val="004C436B"/>
    <w:rsid w:val="004C5DD8"/>
    <w:rsid w:val="004E189E"/>
    <w:rsid w:val="0051180A"/>
    <w:rsid w:val="00515D7C"/>
    <w:rsid w:val="005170D2"/>
    <w:rsid w:val="00524269"/>
    <w:rsid w:val="0054504B"/>
    <w:rsid w:val="00591A4E"/>
    <w:rsid w:val="0059365C"/>
    <w:rsid w:val="005B3B5E"/>
    <w:rsid w:val="005D3F13"/>
    <w:rsid w:val="00605C42"/>
    <w:rsid w:val="00624516"/>
    <w:rsid w:val="00680465"/>
    <w:rsid w:val="0068176D"/>
    <w:rsid w:val="00696E86"/>
    <w:rsid w:val="006C6D4A"/>
    <w:rsid w:val="006C7DC8"/>
    <w:rsid w:val="006D1924"/>
    <w:rsid w:val="006D3DF5"/>
    <w:rsid w:val="006D6792"/>
    <w:rsid w:val="006F6810"/>
    <w:rsid w:val="00710BE9"/>
    <w:rsid w:val="00726FC6"/>
    <w:rsid w:val="00741E90"/>
    <w:rsid w:val="007712E7"/>
    <w:rsid w:val="00775832"/>
    <w:rsid w:val="00810272"/>
    <w:rsid w:val="008232A1"/>
    <w:rsid w:val="00823BB2"/>
    <w:rsid w:val="008613D4"/>
    <w:rsid w:val="008D57EA"/>
    <w:rsid w:val="008F1979"/>
    <w:rsid w:val="00903281"/>
    <w:rsid w:val="00994716"/>
    <w:rsid w:val="009A1AE9"/>
    <w:rsid w:val="009B3F91"/>
    <w:rsid w:val="009D32C3"/>
    <w:rsid w:val="009E4B12"/>
    <w:rsid w:val="00A242E5"/>
    <w:rsid w:val="00A31342"/>
    <w:rsid w:val="00A5191D"/>
    <w:rsid w:val="00A66887"/>
    <w:rsid w:val="00A8393A"/>
    <w:rsid w:val="00AB6443"/>
    <w:rsid w:val="00AC60CE"/>
    <w:rsid w:val="00AE5CBB"/>
    <w:rsid w:val="00B10777"/>
    <w:rsid w:val="00B143C6"/>
    <w:rsid w:val="00B31927"/>
    <w:rsid w:val="00B37643"/>
    <w:rsid w:val="00B424F7"/>
    <w:rsid w:val="00B467A0"/>
    <w:rsid w:val="00B6373A"/>
    <w:rsid w:val="00BD2C2D"/>
    <w:rsid w:val="00BF0583"/>
    <w:rsid w:val="00C316E8"/>
    <w:rsid w:val="00C33769"/>
    <w:rsid w:val="00C67A73"/>
    <w:rsid w:val="00C81535"/>
    <w:rsid w:val="00C833EF"/>
    <w:rsid w:val="00C86E77"/>
    <w:rsid w:val="00CB2F72"/>
    <w:rsid w:val="00CC469C"/>
    <w:rsid w:val="00CD3396"/>
    <w:rsid w:val="00CE5B63"/>
    <w:rsid w:val="00D16C54"/>
    <w:rsid w:val="00D30FB6"/>
    <w:rsid w:val="00D34E08"/>
    <w:rsid w:val="00D4027F"/>
    <w:rsid w:val="00D4304E"/>
    <w:rsid w:val="00D65CD7"/>
    <w:rsid w:val="00D838E1"/>
    <w:rsid w:val="00D84B40"/>
    <w:rsid w:val="00D96081"/>
    <w:rsid w:val="00DB10A7"/>
    <w:rsid w:val="00DB6E19"/>
    <w:rsid w:val="00DE00E9"/>
    <w:rsid w:val="00E2271E"/>
    <w:rsid w:val="00EB2204"/>
    <w:rsid w:val="00EB4165"/>
    <w:rsid w:val="00EC693C"/>
    <w:rsid w:val="00EF1D01"/>
    <w:rsid w:val="00EF1E8E"/>
    <w:rsid w:val="00F03E8F"/>
    <w:rsid w:val="00F03F8C"/>
    <w:rsid w:val="00F476A2"/>
    <w:rsid w:val="00F70CC2"/>
    <w:rsid w:val="00FA0CFB"/>
    <w:rsid w:val="00FB6937"/>
    <w:rsid w:val="00FC5F85"/>
    <w:rsid w:val="00FC6704"/>
    <w:rsid w:val="00FD4D33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A226992-1CD6-4384-82F3-8ED69AE319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A6688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554</Words>
  <Characters>3163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Morning</cp:lastModifiedBy>
  <cp:revision>7</cp:revision>
  <dcterms:created xsi:type="dcterms:W3CDTF">2019-01-29T05:26:00Z</dcterms:created>
  <dcterms:modified xsi:type="dcterms:W3CDTF">2019-01-29T05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0CpDGmBi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